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7E742F20"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0C5C8C">
        <w:rPr>
          <w:rStyle w:val="fontstyle01"/>
        </w:rPr>
        <w:t>ANALISIS SENTIMEN PUBLIK</w:t>
      </w:r>
      <w:r w:rsidR="00C23CC7">
        <w:rPr>
          <w:rStyle w:val="fontstyle01"/>
        </w:rPr>
        <w:t xml:space="preserve"> TWITTER</w:t>
      </w:r>
      <w:r w:rsidR="000C5C8C">
        <w:rPr>
          <w:rStyle w:val="fontstyle01"/>
        </w:rPr>
        <w:t xml:space="preserve"> MENGENAI PIALA DUNIA </w:t>
      </w:r>
      <w:r w:rsidR="008D14B4">
        <w:rPr>
          <w:rStyle w:val="fontstyle01"/>
        </w:rPr>
        <w:t>2022</w:t>
      </w:r>
      <w:r w:rsidR="000C5C8C">
        <w:rPr>
          <w:rStyle w:val="fontstyle01"/>
        </w:rPr>
        <w:t xml:space="preserve"> </w:t>
      </w:r>
      <w:r w:rsidR="008D14B4">
        <w:rPr>
          <w:rStyle w:val="fontstyle01"/>
        </w:rPr>
        <w:t xml:space="preserve">DI </w:t>
      </w:r>
      <w:r w:rsidR="000C5C8C">
        <w:rPr>
          <w:rStyle w:val="fontstyle01"/>
        </w:rPr>
        <w:t xml:space="preserve">QATAR MENGGUNAKAN </w:t>
      </w:r>
      <w:r w:rsidR="000C5C8C" w:rsidRPr="000C5C8C">
        <w:rPr>
          <w:rStyle w:val="fontstyle01"/>
          <w:i/>
          <w:iCs/>
        </w:rPr>
        <w:t xml:space="preserve">NAIVES </w:t>
      </w:r>
      <w:r w:rsidR="00CA5C5C">
        <w:rPr>
          <w:rStyle w:val="fontstyle01"/>
          <w:i/>
          <w:iCs/>
        </w:rPr>
        <w:t>BAYES</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1DD745D4"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455F2C" w:rsidRPr="00455F2C">
        <w:rPr>
          <w:rFonts w:ascii="TimesNewRomanPS-BoldMT" w:hAnsi="TimesNewRomanPS-BoldMT"/>
          <w:color w:val="000000"/>
          <w:sz w:val="24"/>
        </w:rPr>
        <w:t>A</w:t>
      </w:r>
      <w:r w:rsidR="00455F2C">
        <w:rPr>
          <w:rFonts w:ascii="TimesNewRomanPS-BoldMT" w:hAnsi="TimesNewRomanPS-BoldMT"/>
          <w:color w:val="000000"/>
          <w:sz w:val="24"/>
        </w:rPr>
        <w:t>nalisis</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sentimen publik</w:t>
      </w:r>
      <w:r w:rsidR="00455F2C" w:rsidRPr="00455F2C">
        <w:rPr>
          <w:rFonts w:ascii="TimesNewRomanPS-BoldMT" w:hAnsi="TimesNewRomanPS-BoldMT"/>
          <w:color w:val="000000"/>
          <w:sz w:val="24"/>
        </w:rPr>
        <w:t xml:space="preserve"> T</w:t>
      </w:r>
      <w:r w:rsidR="00455F2C">
        <w:rPr>
          <w:rFonts w:ascii="TimesNewRomanPS-BoldMT" w:hAnsi="TimesNewRomanPS-BoldMT"/>
          <w:color w:val="000000"/>
          <w:sz w:val="24"/>
        </w:rPr>
        <w:t>witter</w:t>
      </w:r>
      <w:r w:rsidR="00455F2C" w:rsidRPr="00455F2C">
        <w:rPr>
          <w:rFonts w:ascii="TimesNewRomanPS-BoldMT" w:hAnsi="TimesNewRomanPS-BoldMT"/>
          <w:color w:val="000000"/>
          <w:sz w:val="24"/>
        </w:rPr>
        <w:t xml:space="preserve"> M</w:t>
      </w:r>
      <w:r w:rsidR="00455F2C">
        <w:rPr>
          <w:rFonts w:ascii="TimesNewRomanPS-BoldMT" w:hAnsi="TimesNewRomanPS-BoldMT"/>
          <w:color w:val="000000"/>
          <w:sz w:val="24"/>
        </w:rPr>
        <w:t>engenai</w:t>
      </w:r>
      <w:r w:rsidR="00455F2C" w:rsidRPr="00455F2C">
        <w:rPr>
          <w:rFonts w:ascii="TimesNewRomanPS-BoldMT" w:hAnsi="TimesNewRomanPS-BoldMT"/>
          <w:color w:val="000000"/>
          <w:sz w:val="24"/>
        </w:rPr>
        <w:t xml:space="preserve"> P</w:t>
      </w:r>
      <w:r w:rsidR="00455F2C">
        <w:rPr>
          <w:rFonts w:ascii="TimesNewRomanPS-BoldMT" w:hAnsi="TimesNewRomanPS-BoldMT"/>
          <w:color w:val="000000"/>
          <w:sz w:val="24"/>
        </w:rPr>
        <w:t>iala</w:t>
      </w:r>
      <w:r w:rsidR="00455F2C" w:rsidRPr="00455F2C">
        <w:rPr>
          <w:rFonts w:ascii="TimesNewRomanPS-BoldMT" w:hAnsi="TimesNewRomanPS-BoldMT"/>
          <w:color w:val="000000"/>
          <w:sz w:val="24"/>
        </w:rPr>
        <w:t xml:space="preserve"> D</w:t>
      </w:r>
      <w:r w:rsidR="00455F2C">
        <w:rPr>
          <w:rFonts w:ascii="TimesNewRomanPS-BoldMT" w:hAnsi="TimesNewRomanPS-BoldMT"/>
          <w:color w:val="000000"/>
          <w:sz w:val="24"/>
        </w:rPr>
        <w:t>unia</w:t>
      </w:r>
      <w:r w:rsidR="00455F2C" w:rsidRPr="00455F2C">
        <w:rPr>
          <w:rFonts w:ascii="TimesNewRomanPS-BoldMT" w:hAnsi="TimesNewRomanPS-BoldMT"/>
          <w:color w:val="000000"/>
          <w:sz w:val="24"/>
        </w:rPr>
        <w:t xml:space="preserve"> 2022 D</w:t>
      </w:r>
      <w:r w:rsidR="00455F2C">
        <w:rPr>
          <w:rFonts w:ascii="TimesNewRomanPS-BoldMT" w:hAnsi="TimesNewRomanPS-BoldMT"/>
          <w:color w:val="000000"/>
          <w:sz w:val="24"/>
        </w:rPr>
        <w:t>i</w:t>
      </w:r>
      <w:r w:rsidR="00455F2C" w:rsidRPr="00455F2C">
        <w:rPr>
          <w:rFonts w:ascii="TimesNewRomanPS-BoldMT" w:hAnsi="TimesNewRomanPS-BoldMT"/>
          <w:color w:val="000000"/>
          <w:sz w:val="24"/>
        </w:rPr>
        <w:t xml:space="preserve"> Q</w:t>
      </w:r>
      <w:r w:rsidR="00455F2C">
        <w:rPr>
          <w:rFonts w:ascii="TimesNewRomanPS-BoldMT" w:hAnsi="TimesNewRomanPS-BoldMT"/>
          <w:color w:val="000000"/>
          <w:sz w:val="24"/>
        </w:rPr>
        <w:t>atar</w:t>
      </w:r>
      <w:r w:rsidR="00455F2C" w:rsidRPr="00455F2C">
        <w:rPr>
          <w:rFonts w:ascii="TimesNewRomanPS-BoldMT" w:hAnsi="TimesNewRomanPS-BoldMT"/>
          <w:color w:val="000000"/>
          <w:sz w:val="24"/>
        </w:rPr>
        <w:t xml:space="preserve"> </w:t>
      </w:r>
      <w:r w:rsidR="00455F2C">
        <w:rPr>
          <w:rFonts w:ascii="TimesNewRomanPS-BoldMT" w:hAnsi="TimesNewRomanPS-BoldMT"/>
          <w:color w:val="000000"/>
          <w:sz w:val="24"/>
        </w:rPr>
        <w:t>menggunakan</w:t>
      </w:r>
      <w:r w:rsidR="00455F2C" w:rsidRPr="00455F2C">
        <w:rPr>
          <w:rFonts w:ascii="TimesNewRomanPS-BoldMT" w:hAnsi="TimesNewRomanPS-BoldMT"/>
          <w:color w:val="000000"/>
          <w:sz w:val="24"/>
        </w:rPr>
        <w:t xml:space="preserve"> </w:t>
      </w:r>
      <w:r w:rsidR="00455F2C" w:rsidRPr="00455F2C">
        <w:rPr>
          <w:rFonts w:ascii="TimesNewRomanPS-BoldMT" w:hAnsi="TimesNewRomanPS-BoldMT"/>
          <w:i/>
          <w:iCs/>
          <w:color w:val="000000"/>
          <w:sz w:val="24"/>
        </w:rPr>
        <w:t>N</w:t>
      </w:r>
      <w:r w:rsidR="00455F2C" w:rsidRPr="00455F2C">
        <w:rPr>
          <w:rFonts w:ascii="TimesNewRomanPS-BoldMT" w:hAnsi="TimesNewRomanPS-BoldMT"/>
          <w:i/>
          <w:iCs/>
          <w:color w:val="000000"/>
          <w:sz w:val="24"/>
        </w:rPr>
        <w:t>aives</w:t>
      </w:r>
      <w:r w:rsidR="00455F2C" w:rsidRPr="00455F2C">
        <w:rPr>
          <w:rFonts w:ascii="TimesNewRomanPS-BoldMT" w:hAnsi="TimesNewRomanPS-BoldMT"/>
          <w:i/>
          <w:iCs/>
          <w:color w:val="000000"/>
          <w:sz w:val="24"/>
        </w:rPr>
        <w:t xml:space="preserve"> B</w:t>
      </w:r>
      <w:r w:rsidR="00455F2C" w:rsidRPr="00455F2C">
        <w:rPr>
          <w:rFonts w:ascii="TimesNewRomanPS-BoldMT" w:hAnsi="TimesNewRomanPS-BoldMT"/>
          <w:i/>
          <w:iCs/>
          <w:color w:val="000000"/>
          <w:sz w:val="24"/>
        </w:rPr>
        <w:t>ayes</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15A7391" w14:textId="5B9ACA3D" w:rsidR="00AB4576" w:rsidRDefault="004C253D"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iala dunia merupakan pergelaran turnamen sepakbola yang dilaksanakan 4 tahun sekali</w:t>
      </w:r>
      <w:r w:rsidR="00BB1C8D">
        <w:rPr>
          <w:rFonts w:ascii="Times New Roman" w:hAnsi="Times New Roman" w:cs="Times New Roman"/>
          <w:sz w:val="24"/>
          <w:szCs w:val="24"/>
        </w:rPr>
        <w:t>, setiap negara yang masuk ke pergelaran piala dunia harus lolos di babak kualifikasi, sampai ke tahap undian grup untuk bertanding melawan negara lain</w:t>
      </w:r>
      <w:r w:rsidR="00937C70">
        <w:rPr>
          <w:rFonts w:ascii="Times New Roman" w:hAnsi="Times New Roman" w:cs="Times New Roman"/>
          <w:sz w:val="24"/>
          <w:szCs w:val="24"/>
        </w:rPr>
        <w:t xml:space="preserve"> </w:t>
      </w:r>
      <w:r w:rsidR="00937C70">
        <w:rPr>
          <w:rFonts w:ascii="Times New Roman" w:hAnsi="Times New Roman" w:cs="Times New Roman"/>
          <w:sz w:val="24"/>
          <w:szCs w:val="24"/>
        </w:rPr>
        <w:fldChar w:fldCharType="begin" w:fldLock="1"/>
      </w:r>
      <w:r w:rsidR="00937C70">
        <w:rPr>
          <w:rFonts w:ascii="Times New Roman" w:hAnsi="Times New Roman" w:cs="Times New Roman"/>
          <w:sz w:val="24"/>
          <w:szCs w:val="24"/>
        </w:rPr>
        <w:instrText>ADDIN CSL_CITATION {"citationItems":[{"id":"ITEM-1","itemData":{"DOI":"10.1016/j.jdmm.2020.100536","ISSN":"2212571X","abstract":"The purpose of this study is to examine whether mega-sport events influence visitors' destination images and to explore which factors influence their perceptions of and intentions to attend a mega-sport event in certain destinations. We examine visitors' perceptions of the 2016 UEFA European Football Championship in France, the 2018 FIFA World Cup in Russia, and the upcoming 2022 FIFA World Cup in Qatar through a structured questionnaire published on the Facebook group Camp Sweden, a community of Swedish football supporters. We find differences among supporters’ destination image after they attended the mega-sport football events. The study also shows that positive destination images after visits were based on whether the destinations were able to satisfy important factors for supporters when visiting the destination. Qatar will be challenged to improve its destination image, as supporters do not connect factors important for visiting destinations with their current perceptions of Qatar.","author":[{"dropping-particle":"","family":"Andersson","given":"Svante","non-dropping-particle":"","parse-names":false,"suffix":""},{"dropping-particle":"","family":"Bengtsson","given":"Linnea","non-dropping-particle":"","parse-names":false,"suffix":""},{"dropping-particle":"","family":"Svensson","given":"Åsa","non-dropping-particle":"","parse-names":false,"suffix":""}],"container-title":"Journal of Destination Marketing and Management","id":"ITEM-1","issued":{"date-parts":[["2021","3","1"]]},"publisher":"Elsevier Ltd","title":"Mega-sport football events’ influence on destination images: A study of the of 2016 UEFA European Football Championship in France, the 2018 FIFA World Cup in Russia, and the 2022 FIFA World Cup in Qatar","type":"article-journal","volume":"19"},"uris":["http://www.mendeley.com/documents/?uuid=0af6162f-1dfe-3059-a2b2-321f26b22934"]}],"mendeley":{"formattedCitation":"(Andersson et al., 2021)","plainTextFormattedCitation":"(Andersson et al., 2021)"},"properties":{"noteIndex":0},"schema":"https://github.com/citation-style-language/schema/raw/master/csl-citation.json"}</w:instrText>
      </w:r>
      <w:r w:rsidR="00937C70">
        <w:rPr>
          <w:rFonts w:ascii="Times New Roman" w:hAnsi="Times New Roman" w:cs="Times New Roman"/>
          <w:sz w:val="24"/>
          <w:szCs w:val="24"/>
        </w:rPr>
        <w:fldChar w:fldCharType="separate"/>
      </w:r>
      <w:r w:rsidR="00937C70" w:rsidRPr="00937C70">
        <w:rPr>
          <w:rFonts w:ascii="Times New Roman" w:hAnsi="Times New Roman" w:cs="Times New Roman"/>
          <w:noProof/>
          <w:sz w:val="24"/>
          <w:szCs w:val="24"/>
        </w:rPr>
        <w:t>(Andersson et al., 2021)</w:t>
      </w:r>
      <w:r w:rsidR="00937C70">
        <w:rPr>
          <w:rFonts w:ascii="Times New Roman" w:hAnsi="Times New Roman" w:cs="Times New Roman"/>
          <w:sz w:val="24"/>
          <w:szCs w:val="24"/>
        </w:rPr>
        <w:fldChar w:fldCharType="end"/>
      </w:r>
      <w:r w:rsidR="00C150A4">
        <w:rPr>
          <w:rFonts w:ascii="Times New Roman" w:hAnsi="Times New Roman" w:cs="Times New Roman"/>
          <w:sz w:val="24"/>
          <w:szCs w:val="24"/>
        </w:rPr>
        <w:t>.</w:t>
      </w:r>
    </w:p>
    <w:p w14:paraId="4E5978C9" w14:textId="192B38CB" w:rsidR="00252822" w:rsidRPr="00145EC3" w:rsidRDefault="001A28DA"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iala dunia pada tahun 2022 diadakan di </w:t>
      </w:r>
      <w:r w:rsidR="00A97730">
        <w:rPr>
          <w:rFonts w:ascii="Times New Roman" w:hAnsi="Times New Roman" w:cs="Times New Roman"/>
          <w:sz w:val="24"/>
          <w:szCs w:val="24"/>
        </w:rPr>
        <w:t xml:space="preserve">negara </w:t>
      </w:r>
      <w:r>
        <w:rPr>
          <w:rFonts w:ascii="Times New Roman" w:hAnsi="Times New Roman" w:cs="Times New Roman"/>
          <w:sz w:val="24"/>
          <w:szCs w:val="24"/>
        </w:rPr>
        <w:t>Qatar</w:t>
      </w:r>
      <w:r w:rsidR="00F350E6">
        <w:rPr>
          <w:rFonts w:ascii="Times New Roman" w:hAnsi="Times New Roman" w:cs="Times New Roman"/>
          <w:sz w:val="24"/>
          <w:szCs w:val="24"/>
        </w:rPr>
        <w:t>, menurut Fifa</w:t>
      </w:r>
      <w:r w:rsidR="000E01A8">
        <w:rPr>
          <w:rFonts w:ascii="Times New Roman" w:hAnsi="Times New Roman" w:cs="Times New Roman"/>
          <w:sz w:val="24"/>
          <w:szCs w:val="24"/>
        </w:rPr>
        <w:t xml:space="preserve"> pergelaran </w:t>
      </w:r>
      <w:r w:rsidR="000E01A8" w:rsidRPr="00897A06">
        <w:rPr>
          <w:rFonts w:ascii="Times New Roman" w:hAnsi="Times New Roman" w:cs="Times New Roman"/>
          <w:i/>
          <w:iCs/>
          <w:sz w:val="24"/>
          <w:szCs w:val="24"/>
        </w:rPr>
        <w:t>event</w:t>
      </w:r>
      <w:r w:rsidR="000E01A8">
        <w:rPr>
          <w:rFonts w:ascii="Times New Roman" w:hAnsi="Times New Roman" w:cs="Times New Roman"/>
          <w:sz w:val="24"/>
          <w:szCs w:val="24"/>
        </w:rPr>
        <w:t xml:space="preserve"> piala dunia dilaksanakan 20 November 2022 s/d 18 Desember 2022</w:t>
      </w:r>
      <w:r w:rsidR="00897A06">
        <w:rPr>
          <w:rFonts w:ascii="Times New Roman" w:hAnsi="Times New Roman" w:cs="Times New Roman"/>
          <w:sz w:val="24"/>
          <w:szCs w:val="24"/>
        </w:rPr>
        <w:t>.</w:t>
      </w:r>
      <w:r w:rsidR="00641860">
        <w:rPr>
          <w:rFonts w:ascii="Times New Roman" w:hAnsi="Times New Roman" w:cs="Times New Roman"/>
          <w:sz w:val="24"/>
          <w:szCs w:val="24"/>
        </w:rPr>
        <w:t xml:space="preserve"> </w:t>
      </w:r>
      <w:r w:rsidR="00252822">
        <w:rPr>
          <w:rFonts w:ascii="Times New Roman" w:hAnsi="Times New Roman" w:cs="Times New Roman"/>
          <w:sz w:val="24"/>
          <w:szCs w:val="24"/>
        </w:rPr>
        <w:t xml:space="preserve">Pergelaran acara piala dunia ini tidak lepas dari opini publik </w:t>
      </w:r>
      <w:r w:rsidR="00252822" w:rsidRPr="00D609E6">
        <w:rPr>
          <w:rFonts w:ascii="Times New Roman" w:hAnsi="Times New Roman" w:cs="Times New Roman"/>
          <w:sz w:val="24"/>
          <w:szCs w:val="24"/>
        </w:rPr>
        <w:t>netizen</w:t>
      </w:r>
      <w:r w:rsidR="00145EC3">
        <w:rPr>
          <w:rFonts w:ascii="Times New Roman" w:hAnsi="Times New Roman" w:cs="Times New Roman"/>
          <w:sz w:val="24"/>
          <w:szCs w:val="24"/>
        </w:rPr>
        <w:t xml:space="preserve"> yang memberikan pendapat secara positif atau secara </w:t>
      </w:r>
      <w:proofErr w:type="gramStart"/>
      <w:r w:rsidR="00145EC3">
        <w:rPr>
          <w:rFonts w:ascii="Times New Roman" w:hAnsi="Times New Roman" w:cs="Times New Roman"/>
          <w:sz w:val="24"/>
          <w:szCs w:val="24"/>
        </w:rPr>
        <w:t>negatif</w:t>
      </w:r>
      <w:r w:rsidR="00612A68">
        <w:rPr>
          <w:rFonts w:ascii="Times New Roman" w:hAnsi="Times New Roman" w:cs="Times New Roman"/>
          <w:sz w:val="24"/>
          <w:szCs w:val="24"/>
        </w:rPr>
        <w:t xml:space="preserve"> </w:t>
      </w:r>
      <w:r w:rsidR="00B72CF0">
        <w:rPr>
          <w:rFonts w:ascii="Times New Roman" w:hAnsi="Times New Roman" w:cs="Times New Roman"/>
          <w:sz w:val="24"/>
          <w:szCs w:val="24"/>
        </w:rPr>
        <w:t>.</w:t>
      </w:r>
      <w:proofErr w:type="gramEnd"/>
    </w:p>
    <w:p w14:paraId="54DFB749" w14:textId="53E33447" w:rsidR="00217375" w:rsidRPr="00385F9B" w:rsidRDefault="00897A06" w:rsidP="0065514D">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F350E6">
        <w:rPr>
          <w:rFonts w:ascii="Times New Roman" w:hAnsi="Times New Roman" w:cs="Times New Roman"/>
          <w:sz w:val="24"/>
          <w:szCs w:val="24"/>
        </w:rPr>
        <w:t xml:space="preserve"> </w:t>
      </w:r>
      <w:r w:rsidR="001A28DA">
        <w:rPr>
          <w:rFonts w:ascii="Times New Roman" w:hAnsi="Times New Roman" w:cs="Times New Roman"/>
          <w:sz w:val="24"/>
          <w:szCs w:val="24"/>
        </w:rPr>
        <w:t xml:space="preserve"> </w:t>
      </w:r>
      <w:r w:rsidR="00BB271D"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dengan 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lastRenderedPageBreak/>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xml:space="preserve">, produk </w:t>
      </w:r>
      <w:proofErr w:type="gramStart"/>
      <w:r w:rsidR="009219BA">
        <w:rPr>
          <w:rFonts w:ascii="Times New Roman" w:hAnsi="Times New Roman" w:cs="Times New Roman"/>
          <w:sz w:val="24"/>
          <w:szCs w:val="24"/>
        </w:rPr>
        <w:t>pakaian</w:t>
      </w:r>
      <w:r w:rsidR="00762480">
        <w:rPr>
          <w:rFonts w:ascii="Times New Roman" w:hAnsi="Times New Roman" w:cs="Times New Roman"/>
          <w:sz w:val="24"/>
          <w:szCs w:val="24"/>
        </w:rPr>
        <w:t>(</w:t>
      </w:r>
      <w:proofErr w:type="gramEnd"/>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lastRenderedPageBreak/>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w:t>
      </w:r>
      <w:r w:rsidR="00414C83">
        <w:rPr>
          <w:rFonts w:ascii="Times New Roman" w:hAnsi="Times New Roman" w:cs="Times New Roman"/>
          <w:sz w:val="24"/>
          <w:szCs w:val="24"/>
        </w:rPr>
        <w:lastRenderedPageBreak/>
        <w:t xml:space="preserve">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w:t>
      </w:r>
      <w:r w:rsidR="00AA6B27">
        <w:rPr>
          <w:rFonts w:ascii="Times New Roman" w:hAnsi="Times New Roman" w:cs="Times New Roman"/>
          <w:sz w:val="24"/>
          <w:szCs w:val="24"/>
        </w:rPr>
        <w:lastRenderedPageBreak/>
        <w:t xml:space="preserve">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lastRenderedPageBreak/>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38390805"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937C70">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eviously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82FFDE1" w14:textId="17060406" w:rsidR="00937C70" w:rsidRPr="00937C70" w:rsidRDefault="005564CA"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937C70" w:rsidRPr="00937C70">
        <w:rPr>
          <w:rFonts w:ascii="Times New Roman" w:hAnsi="Times New Roman" w:cs="Times New Roman"/>
          <w:noProof/>
          <w:sz w:val="24"/>
          <w:szCs w:val="24"/>
        </w:rPr>
        <w:t xml:space="preserve">Andersson, S., Bengtsson, L., &amp; Svensson, Å. (2021). Mega-sport football events’ influence on destination images: A study of the of 2016 UEFA European Football Championship in France, the 2018 FIFA World Cup in Russia, and the 2022 FIFA World Cup in Qatar. </w:t>
      </w:r>
      <w:r w:rsidR="00937C70" w:rsidRPr="00937C70">
        <w:rPr>
          <w:rFonts w:ascii="Times New Roman" w:hAnsi="Times New Roman" w:cs="Times New Roman"/>
          <w:i/>
          <w:iCs/>
          <w:noProof/>
          <w:sz w:val="24"/>
          <w:szCs w:val="24"/>
        </w:rPr>
        <w:t>Journal of Destination Marketing and Management</w:t>
      </w:r>
      <w:r w:rsidR="00937C70" w:rsidRPr="00937C70">
        <w:rPr>
          <w:rFonts w:ascii="Times New Roman" w:hAnsi="Times New Roman" w:cs="Times New Roman"/>
          <w:noProof/>
          <w:sz w:val="24"/>
          <w:szCs w:val="24"/>
        </w:rPr>
        <w:t xml:space="preserve">, </w:t>
      </w:r>
      <w:r w:rsidR="00937C70" w:rsidRPr="00937C70">
        <w:rPr>
          <w:rFonts w:ascii="Times New Roman" w:hAnsi="Times New Roman" w:cs="Times New Roman"/>
          <w:i/>
          <w:iCs/>
          <w:noProof/>
          <w:sz w:val="24"/>
          <w:szCs w:val="24"/>
        </w:rPr>
        <w:t>19</w:t>
      </w:r>
      <w:r w:rsidR="00937C70" w:rsidRPr="00937C70">
        <w:rPr>
          <w:rFonts w:ascii="Times New Roman" w:hAnsi="Times New Roman" w:cs="Times New Roman"/>
          <w:noProof/>
          <w:sz w:val="24"/>
          <w:szCs w:val="24"/>
        </w:rPr>
        <w:t>. https://doi.org/10.1016/j.jdmm.2020.100536</w:t>
      </w:r>
    </w:p>
    <w:p w14:paraId="542B70C3"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937C70">
        <w:rPr>
          <w:rFonts w:ascii="Times New Roman" w:hAnsi="Times New Roman" w:cs="Times New Roman"/>
          <w:i/>
          <w:iCs/>
          <w:noProof/>
          <w:sz w:val="24"/>
          <w:szCs w:val="24"/>
        </w:rPr>
        <w:t>International Journal of Advanced Computer Science and Application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1</w:t>
      </w:r>
      <w:r w:rsidRPr="00937C70">
        <w:rPr>
          <w:rFonts w:ascii="Times New Roman" w:hAnsi="Times New Roman" w:cs="Times New Roman"/>
          <w:noProof/>
          <w:sz w:val="24"/>
          <w:szCs w:val="24"/>
        </w:rPr>
        <w:t>(4), 240–245. https://doi.org/10.14569/IJACSA.2020.0110432</w:t>
      </w:r>
    </w:p>
    <w:p w14:paraId="2191C262"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Cunningham, P., &amp; Delany, S. J. (2021). K-Nearest Neighbour Classifiers-A Tutorial. In </w:t>
      </w:r>
      <w:r w:rsidRPr="00937C70">
        <w:rPr>
          <w:rFonts w:ascii="Times New Roman" w:hAnsi="Times New Roman" w:cs="Times New Roman"/>
          <w:i/>
          <w:iCs/>
          <w:noProof/>
          <w:sz w:val="24"/>
          <w:szCs w:val="24"/>
        </w:rPr>
        <w:t>ACM Computing Surveys</w:t>
      </w:r>
      <w:r w:rsidRPr="00937C70">
        <w:rPr>
          <w:rFonts w:ascii="Times New Roman" w:hAnsi="Times New Roman" w:cs="Times New Roman"/>
          <w:noProof/>
          <w:sz w:val="24"/>
          <w:szCs w:val="24"/>
        </w:rPr>
        <w:t xml:space="preserve"> (Vol. 54, Issue 6). Association for Computing Machinery. https://doi.org/10.1145/3459665</w:t>
      </w:r>
    </w:p>
    <w:p w14:paraId="6FDADF66"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Deviyanto, A., &amp; Wahyudi, M. D. R. (2018). PENERAPAN ANALISIS SENTIMEN PADA PENGGUNA TWITTER MENGGUNAKAN METODE K-NEAREST NEIGHBOR. </w:t>
      </w:r>
      <w:r w:rsidRPr="00937C70">
        <w:rPr>
          <w:rFonts w:ascii="Times New Roman" w:hAnsi="Times New Roman" w:cs="Times New Roman"/>
          <w:i/>
          <w:iCs/>
          <w:noProof/>
          <w:sz w:val="24"/>
          <w:szCs w:val="24"/>
        </w:rPr>
        <w:t>JISKA (Jurnal Informatika Sunan Kalijaga)</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3</w:t>
      </w:r>
      <w:r w:rsidRPr="00937C70">
        <w:rPr>
          <w:rFonts w:ascii="Times New Roman" w:hAnsi="Times New Roman" w:cs="Times New Roman"/>
          <w:noProof/>
          <w:sz w:val="24"/>
          <w:szCs w:val="24"/>
        </w:rPr>
        <w:t>(1), 1. https://doi.org/10.14421/jiska.2018.31-01</w:t>
      </w:r>
    </w:p>
    <w:p w14:paraId="3AB935EE"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Dwiki, A., Putra, A., &amp; Juanita, S. (2021). Analisis Sentimen pada Ulasan </w:t>
      </w:r>
      <w:r w:rsidRPr="00937C70">
        <w:rPr>
          <w:rFonts w:ascii="Times New Roman" w:hAnsi="Times New Roman" w:cs="Times New Roman"/>
          <w:noProof/>
          <w:sz w:val="24"/>
          <w:szCs w:val="24"/>
        </w:rPr>
        <w:lastRenderedPageBreak/>
        <w:t xml:space="preserve">pengguna Aplikasi Bibit Dan Bareksa dengan Algoritma KNN. </w:t>
      </w:r>
      <w:r w:rsidRPr="00937C70">
        <w:rPr>
          <w:rFonts w:ascii="Times New Roman" w:hAnsi="Times New Roman" w:cs="Times New Roman"/>
          <w:i/>
          <w:iCs/>
          <w:noProof/>
          <w:sz w:val="24"/>
          <w:szCs w:val="24"/>
        </w:rPr>
        <w:t>JATISI (Jurnal Teknik Informatika Dan Sistem Informasi)</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8</w:t>
      </w:r>
      <w:r w:rsidRPr="00937C70">
        <w:rPr>
          <w:rFonts w:ascii="Times New Roman" w:hAnsi="Times New Roman" w:cs="Times New Roman"/>
          <w:noProof/>
          <w:sz w:val="24"/>
          <w:szCs w:val="24"/>
        </w:rPr>
        <w:t>(2), 636–646. https://doi.org/10.35957/JATISI.V8I2.962</w:t>
      </w:r>
    </w:p>
    <w:p w14:paraId="6E56B843"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El Mohadab, M., Bouikhalene, B., &amp; Safi, S. (2019). Predicting rank for scientific research papers using supervised learning. </w:t>
      </w:r>
      <w:r w:rsidRPr="00937C70">
        <w:rPr>
          <w:rFonts w:ascii="Times New Roman" w:hAnsi="Times New Roman" w:cs="Times New Roman"/>
          <w:i/>
          <w:iCs/>
          <w:noProof/>
          <w:sz w:val="24"/>
          <w:szCs w:val="24"/>
        </w:rPr>
        <w:t>Applied Computing and Informatic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5</w:t>
      </w:r>
      <w:r w:rsidRPr="00937C70">
        <w:rPr>
          <w:rFonts w:ascii="Times New Roman" w:hAnsi="Times New Roman" w:cs="Times New Roman"/>
          <w:noProof/>
          <w:sz w:val="24"/>
          <w:szCs w:val="24"/>
        </w:rPr>
        <w:t>(2), 182–190. https://doi.org/10.1016/j.aci.2018.02.002</w:t>
      </w:r>
    </w:p>
    <w:p w14:paraId="0FE7C327"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937C70">
        <w:rPr>
          <w:rFonts w:ascii="Times New Roman" w:hAnsi="Times New Roman" w:cs="Times New Roman"/>
          <w:i/>
          <w:iCs/>
          <w:noProof/>
          <w:sz w:val="24"/>
          <w:szCs w:val="24"/>
        </w:rPr>
        <w:t>Media Informatika</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20</w:t>
      </w:r>
      <w:r w:rsidRPr="00937C70">
        <w:rPr>
          <w:rFonts w:ascii="Times New Roman" w:hAnsi="Times New Roman" w:cs="Times New Roman"/>
          <w:noProof/>
          <w:sz w:val="24"/>
          <w:szCs w:val="24"/>
        </w:rPr>
        <w:t>(2), 97–108. https://doi.org/10.37595/MEDIAINFO.V20I2.59</w:t>
      </w:r>
    </w:p>
    <w:p w14:paraId="4936565B"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937C70">
        <w:rPr>
          <w:rFonts w:ascii="Times New Roman" w:hAnsi="Times New Roman" w:cs="Times New Roman"/>
          <w:i/>
          <w:iCs/>
          <w:noProof/>
          <w:sz w:val="24"/>
          <w:szCs w:val="24"/>
        </w:rPr>
        <w:t>Jurnal Teknik IT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9</w:t>
      </w:r>
      <w:r w:rsidRPr="00937C70">
        <w:rPr>
          <w:rFonts w:ascii="Times New Roman" w:hAnsi="Times New Roman" w:cs="Times New Roman"/>
          <w:noProof/>
          <w:sz w:val="24"/>
          <w:szCs w:val="24"/>
        </w:rPr>
        <w:t>(2). https://doi.org/10.12962/j23373539.v9i2.56728</w:t>
      </w:r>
    </w:p>
    <w:p w14:paraId="449BBAD3"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Harli, I. I., Mutasowifin, A., &amp; Andrianto, M. S. (2021). Pengaruh Online Consumer Review dan Rating terhadap Minat Beli Produk Kesehatan pada E-Marketplace Shopee Selama Masa Pandemi COVID-19. </w:t>
      </w:r>
      <w:r w:rsidRPr="00937C70">
        <w:rPr>
          <w:rFonts w:ascii="Times New Roman" w:hAnsi="Times New Roman" w:cs="Times New Roman"/>
          <w:i/>
          <w:iCs/>
          <w:noProof/>
          <w:sz w:val="24"/>
          <w:szCs w:val="24"/>
        </w:rPr>
        <w:t>INOBIS: Jurnal Inovasi Bisnis Dan Manajemen Indonesia</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4</w:t>
      </w:r>
      <w:r w:rsidRPr="00937C70">
        <w:rPr>
          <w:rFonts w:ascii="Times New Roman" w:hAnsi="Times New Roman" w:cs="Times New Roman"/>
          <w:noProof/>
          <w:sz w:val="24"/>
          <w:szCs w:val="24"/>
        </w:rPr>
        <w:t>(4). https://doi.org/10.31842/jurnalinobis.v4i4.205</w:t>
      </w:r>
    </w:p>
    <w:p w14:paraId="255AFB5C"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937C70">
        <w:rPr>
          <w:rFonts w:ascii="Times New Roman" w:hAnsi="Times New Roman" w:cs="Times New Roman"/>
          <w:i/>
          <w:iCs/>
          <w:noProof/>
          <w:sz w:val="24"/>
          <w:szCs w:val="24"/>
        </w:rPr>
        <w:t>IEEE Acces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8</w:t>
      </w:r>
      <w:r w:rsidRPr="00937C70">
        <w:rPr>
          <w:rFonts w:ascii="Times New Roman" w:hAnsi="Times New Roman" w:cs="Times New Roman"/>
          <w:noProof/>
          <w:sz w:val="24"/>
          <w:szCs w:val="24"/>
        </w:rPr>
        <w:t>, 90847–90861. https://doi.org/10.1109/ACCESS.2020.2994222</w:t>
      </w:r>
    </w:p>
    <w:p w14:paraId="2E69AF92"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937C70">
        <w:rPr>
          <w:rFonts w:ascii="Times New Roman" w:hAnsi="Times New Roman" w:cs="Times New Roman"/>
          <w:i/>
          <w:iCs/>
          <w:noProof/>
          <w:sz w:val="24"/>
          <w:szCs w:val="24"/>
        </w:rPr>
        <w:t>EProceedings of Management</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6</w:t>
      </w:r>
      <w:r w:rsidRPr="00937C70">
        <w:rPr>
          <w:rFonts w:ascii="Times New Roman" w:hAnsi="Times New Roman" w:cs="Times New Roman"/>
          <w:noProof/>
          <w:sz w:val="24"/>
          <w:szCs w:val="24"/>
        </w:rPr>
        <w:t>(1).</w:t>
      </w:r>
    </w:p>
    <w:p w14:paraId="278141E4"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937C70">
        <w:rPr>
          <w:rFonts w:ascii="Times New Roman" w:hAnsi="Times New Roman" w:cs="Times New Roman"/>
          <w:i/>
          <w:iCs/>
          <w:noProof/>
          <w:sz w:val="24"/>
          <w:szCs w:val="24"/>
        </w:rPr>
        <w:t>Jurnal INSTEK (Informatika Sains Dan Teknologi)</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5</w:t>
      </w:r>
      <w:r w:rsidRPr="00937C70">
        <w:rPr>
          <w:rFonts w:ascii="Times New Roman" w:hAnsi="Times New Roman" w:cs="Times New Roman"/>
          <w:noProof/>
          <w:sz w:val="24"/>
          <w:szCs w:val="24"/>
        </w:rPr>
        <w:t>(1), 67. https://doi.org/10.24252/instek.v5i1.13686</w:t>
      </w:r>
    </w:p>
    <w:p w14:paraId="24C9971B"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lastRenderedPageBreak/>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937C70">
        <w:rPr>
          <w:rFonts w:ascii="Times New Roman" w:hAnsi="Times New Roman" w:cs="Times New Roman"/>
          <w:i/>
          <w:iCs/>
          <w:noProof/>
          <w:sz w:val="24"/>
          <w:szCs w:val="24"/>
        </w:rPr>
        <w:t>JURNAL TEKNIK INFORMATIKA</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1</w:t>
      </w:r>
      <w:r w:rsidRPr="00937C70">
        <w:rPr>
          <w:rFonts w:ascii="Times New Roman" w:hAnsi="Times New Roman" w:cs="Times New Roman"/>
          <w:noProof/>
          <w:sz w:val="24"/>
          <w:szCs w:val="24"/>
        </w:rPr>
        <w:t>(2), 149–164. https://doi.org/10.15408/jti.v11i2.8623</w:t>
      </w:r>
    </w:p>
    <w:p w14:paraId="64B6A107"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Nofiyanti, E., &amp; Oki Nur Haryanto, E. M. (2021). Analisis Sentimen terhadap Penanggulangan Bencana di Indonesia. </w:t>
      </w:r>
      <w:r w:rsidRPr="00937C70">
        <w:rPr>
          <w:rFonts w:ascii="Times New Roman" w:hAnsi="Times New Roman" w:cs="Times New Roman"/>
          <w:i/>
          <w:iCs/>
          <w:noProof/>
          <w:sz w:val="24"/>
          <w:szCs w:val="24"/>
        </w:rPr>
        <w:t>Jurnal Ilmiah SINU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9</w:t>
      </w:r>
      <w:r w:rsidRPr="00937C70">
        <w:rPr>
          <w:rFonts w:ascii="Times New Roman" w:hAnsi="Times New Roman" w:cs="Times New Roman"/>
          <w:noProof/>
          <w:sz w:val="24"/>
          <w:szCs w:val="24"/>
        </w:rPr>
        <w:t>(2), 17. https://doi.org/10.30646/sinus.v19i2.563</w:t>
      </w:r>
    </w:p>
    <w:p w14:paraId="4D4C688D"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Panhalkar, A. R., &amp; Doye, D. D. (2022). Optimization of decision trees using modified African buffalo algorithm. </w:t>
      </w:r>
      <w:r w:rsidRPr="00937C70">
        <w:rPr>
          <w:rFonts w:ascii="Times New Roman" w:hAnsi="Times New Roman" w:cs="Times New Roman"/>
          <w:i/>
          <w:iCs/>
          <w:noProof/>
          <w:sz w:val="24"/>
          <w:szCs w:val="24"/>
        </w:rPr>
        <w:t>Journal of King Saud University - Computer and Information Science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34</w:t>
      </w:r>
      <w:r w:rsidRPr="00937C70">
        <w:rPr>
          <w:rFonts w:ascii="Times New Roman" w:hAnsi="Times New Roman" w:cs="Times New Roman"/>
          <w:noProof/>
          <w:sz w:val="24"/>
          <w:szCs w:val="24"/>
        </w:rPr>
        <w:t>(8), 4763–4772. https://doi.org/10.1016/j.jksuci.2021.01.011</w:t>
      </w:r>
    </w:p>
    <w:p w14:paraId="0753CF5B"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937C70">
        <w:rPr>
          <w:rFonts w:ascii="Times New Roman" w:hAnsi="Times New Roman" w:cs="Times New Roman"/>
          <w:i/>
          <w:iCs/>
          <w:noProof/>
          <w:sz w:val="24"/>
          <w:szCs w:val="24"/>
        </w:rPr>
        <w:t>EProceedings of Engineering</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5</w:t>
      </w:r>
      <w:r w:rsidRPr="00937C70">
        <w:rPr>
          <w:rFonts w:ascii="Times New Roman" w:hAnsi="Times New Roman" w:cs="Times New Roman"/>
          <w:noProof/>
          <w:sz w:val="24"/>
          <w:szCs w:val="24"/>
        </w:rPr>
        <w:t>(3). https://openlibrarypublications.telkomuniversity.ac.id/index.php/engineering/article/view/7447</w:t>
      </w:r>
    </w:p>
    <w:p w14:paraId="35467947"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937C70">
        <w:rPr>
          <w:rFonts w:ascii="Times New Roman" w:hAnsi="Times New Roman" w:cs="Times New Roman"/>
          <w:i/>
          <w:iCs/>
          <w:noProof/>
          <w:sz w:val="24"/>
          <w:szCs w:val="24"/>
        </w:rPr>
        <w:t>Kinetik: Game Technology, Information System, Computer Network, Computing, Electronics, and Control</w:t>
      </w:r>
      <w:r w:rsidRPr="00937C70">
        <w:rPr>
          <w:rFonts w:ascii="Times New Roman" w:hAnsi="Times New Roman" w:cs="Times New Roman"/>
          <w:noProof/>
          <w:sz w:val="24"/>
          <w:szCs w:val="24"/>
        </w:rPr>
        <w:t>, 375–380. https://doi.org/10.22219/kinetik.v4i4.912</w:t>
      </w:r>
    </w:p>
    <w:p w14:paraId="6BA75A81"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937C70">
        <w:rPr>
          <w:rFonts w:ascii="Times New Roman" w:hAnsi="Times New Roman" w:cs="Times New Roman"/>
          <w:i/>
          <w:iCs/>
          <w:noProof/>
          <w:sz w:val="24"/>
          <w:szCs w:val="24"/>
        </w:rPr>
        <w:t>2</w:t>
      </w:r>
      <w:r w:rsidRPr="00937C70">
        <w:rPr>
          <w:rFonts w:ascii="Times New Roman" w:hAnsi="Times New Roman" w:cs="Times New Roman"/>
          <w:noProof/>
          <w:sz w:val="24"/>
          <w:szCs w:val="24"/>
        </w:rPr>
        <w:t>(10), 1808–1823. https://doi.org/10.46799/JSA.V2I10.327</w:t>
      </w:r>
    </w:p>
    <w:p w14:paraId="0E47EC2B"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Reddy, K. N., &amp; Reddy, D. B. I. (2021). Restaurant Review Classification Using Naives Bayes Model. </w:t>
      </w:r>
      <w:r w:rsidRPr="00937C70">
        <w:rPr>
          <w:rFonts w:ascii="Times New Roman" w:hAnsi="Times New Roman" w:cs="Times New Roman"/>
          <w:i/>
          <w:iCs/>
          <w:noProof/>
          <w:sz w:val="24"/>
          <w:szCs w:val="24"/>
        </w:rPr>
        <w:t>Journal of University of Shanghai for Science and Technology</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23</w:t>
      </w:r>
      <w:r w:rsidRPr="00937C70">
        <w:rPr>
          <w:rFonts w:ascii="Times New Roman" w:hAnsi="Times New Roman" w:cs="Times New Roman"/>
          <w:noProof/>
          <w:sz w:val="24"/>
          <w:szCs w:val="24"/>
        </w:rPr>
        <w:t>(08), 646–656. https://doi.org/10.51201/JUSST/21/08443</w:t>
      </w:r>
    </w:p>
    <w:p w14:paraId="783BF746"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Ricky, R. D. M., Kawung, E., &amp; Goni, S. Y. V. . (2021). Dampak Aplikasi </w:t>
      </w:r>
      <w:r w:rsidRPr="00937C70">
        <w:rPr>
          <w:rFonts w:ascii="Times New Roman" w:hAnsi="Times New Roman" w:cs="Times New Roman"/>
          <w:noProof/>
          <w:sz w:val="24"/>
          <w:szCs w:val="24"/>
        </w:rPr>
        <w:lastRenderedPageBreak/>
        <w:t xml:space="preserve">Belanja Online (Online Shop) di Masa Pandemi Covid-19 Terhadap Minat Belanja Masyarakat di Kelurahan Girian Weru Ii Kecamatan Girian Kota Bitung Provinsi Sulawesi Utara. </w:t>
      </w:r>
      <w:r w:rsidRPr="00937C70">
        <w:rPr>
          <w:rFonts w:ascii="Times New Roman" w:hAnsi="Times New Roman" w:cs="Times New Roman"/>
          <w:i/>
          <w:iCs/>
          <w:noProof/>
          <w:sz w:val="24"/>
          <w:szCs w:val="24"/>
        </w:rPr>
        <w:t>Jurnal Ilmiah</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w:t>
      </w:r>
      <w:r w:rsidRPr="00937C70">
        <w:rPr>
          <w:rFonts w:ascii="Times New Roman" w:hAnsi="Times New Roman" w:cs="Times New Roman"/>
          <w:noProof/>
          <w:sz w:val="24"/>
          <w:szCs w:val="24"/>
        </w:rPr>
        <w:t>(ilmiah).</w:t>
      </w:r>
    </w:p>
    <w:p w14:paraId="2F8A277A"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937C70">
        <w:rPr>
          <w:rFonts w:ascii="Times New Roman" w:hAnsi="Times New Roman" w:cs="Times New Roman"/>
          <w:i/>
          <w:iCs/>
          <w:noProof/>
          <w:sz w:val="24"/>
          <w:szCs w:val="24"/>
        </w:rPr>
        <w:t>Jurnal Online Informatika</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6</w:t>
      </w:r>
      <w:r w:rsidRPr="00937C70">
        <w:rPr>
          <w:rFonts w:ascii="Times New Roman" w:hAnsi="Times New Roman" w:cs="Times New Roman"/>
          <w:noProof/>
          <w:sz w:val="24"/>
          <w:szCs w:val="24"/>
        </w:rPr>
        <w:t>(1), 96. https://doi.org/10.15575/join.v6i1.670</w:t>
      </w:r>
    </w:p>
    <w:p w14:paraId="62192E4A"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937C70">
        <w:rPr>
          <w:rFonts w:ascii="Times New Roman" w:hAnsi="Times New Roman" w:cs="Times New Roman"/>
          <w:i/>
          <w:iCs/>
          <w:noProof/>
          <w:sz w:val="24"/>
          <w:szCs w:val="24"/>
        </w:rPr>
        <w:t>INTI Nusa Mandiri</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5</w:t>
      </w:r>
      <w:r w:rsidRPr="00937C70">
        <w:rPr>
          <w:rFonts w:ascii="Times New Roman" w:hAnsi="Times New Roman" w:cs="Times New Roman"/>
          <w:noProof/>
          <w:sz w:val="24"/>
          <w:szCs w:val="24"/>
        </w:rPr>
        <w:t>(1), 87–94. https://doi.org/10.33480/INTI.V15I1.1433</w:t>
      </w:r>
    </w:p>
    <w:p w14:paraId="7B11A4D8"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937C70">
        <w:rPr>
          <w:rFonts w:ascii="Times New Roman" w:hAnsi="Times New Roman" w:cs="Times New Roman"/>
          <w:i/>
          <w:iCs/>
          <w:noProof/>
          <w:sz w:val="24"/>
          <w:szCs w:val="24"/>
        </w:rPr>
        <w:t>International Journal of Advanced Computer Science and Applications</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2</w:t>
      </w:r>
      <w:r w:rsidRPr="00937C70">
        <w:rPr>
          <w:rFonts w:ascii="Times New Roman" w:hAnsi="Times New Roman" w:cs="Times New Roman"/>
          <w:noProof/>
          <w:sz w:val="24"/>
          <w:szCs w:val="24"/>
        </w:rPr>
        <w:t>, 612–619. https://doi.org/10.14569/ijacsa.2020.0110277</w:t>
      </w:r>
    </w:p>
    <w:p w14:paraId="6EEDFC1C"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Wankhade, M., Rao, A. C. S., &amp; Kulkarni, C. (2022). A survey on sentiment analysis methods, applications, and challenges. </w:t>
      </w:r>
      <w:r w:rsidRPr="00937C70">
        <w:rPr>
          <w:rFonts w:ascii="Times New Roman" w:hAnsi="Times New Roman" w:cs="Times New Roman"/>
          <w:i/>
          <w:iCs/>
          <w:noProof/>
          <w:sz w:val="24"/>
          <w:szCs w:val="24"/>
        </w:rPr>
        <w:t>Artificial Intelligence Review</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55</w:t>
      </w:r>
      <w:r w:rsidRPr="00937C70">
        <w:rPr>
          <w:rFonts w:ascii="Times New Roman" w:hAnsi="Times New Roman" w:cs="Times New Roman"/>
          <w:noProof/>
          <w:sz w:val="24"/>
          <w:szCs w:val="24"/>
        </w:rPr>
        <w:t>(7), 5731–5780. https://doi.org/10.1007/s10462-022-10144-1</w:t>
      </w:r>
    </w:p>
    <w:p w14:paraId="3AEDB1F0"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937C70">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937C70">
        <w:rPr>
          <w:rFonts w:ascii="Times New Roman" w:hAnsi="Times New Roman" w:cs="Times New Roman"/>
          <w:i/>
          <w:iCs/>
          <w:noProof/>
          <w:sz w:val="24"/>
          <w:szCs w:val="24"/>
        </w:rPr>
        <w:t>INTERNATIONAL JOURNAL OF SCIENTIFIC &amp; TECHNOLOGY RESEARCH</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8</w:t>
      </w:r>
      <w:r w:rsidRPr="00937C70">
        <w:rPr>
          <w:rFonts w:ascii="Times New Roman" w:hAnsi="Times New Roman" w:cs="Times New Roman"/>
          <w:noProof/>
          <w:sz w:val="24"/>
          <w:szCs w:val="24"/>
        </w:rPr>
        <w:t>, 7. www.ijstr.org</w:t>
      </w:r>
    </w:p>
    <w:p w14:paraId="4BD01017" w14:textId="77777777" w:rsidR="00937C70" w:rsidRPr="00937C70" w:rsidRDefault="00937C70" w:rsidP="00937C70">
      <w:pPr>
        <w:widowControl w:val="0"/>
        <w:autoSpaceDE w:val="0"/>
        <w:autoSpaceDN w:val="0"/>
        <w:adjustRightInd w:val="0"/>
        <w:spacing w:after="0" w:line="360" w:lineRule="auto"/>
        <w:ind w:left="480" w:hanging="480"/>
        <w:rPr>
          <w:rFonts w:ascii="Times New Roman" w:hAnsi="Times New Roman" w:cs="Times New Roman"/>
          <w:noProof/>
          <w:sz w:val="24"/>
        </w:rPr>
      </w:pPr>
      <w:r w:rsidRPr="00937C70">
        <w:rPr>
          <w:rFonts w:ascii="Times New Roman" w:hAnsi="Times New Roman" w:cs="Times New Roman"/>
          <w:noProof/>
          <w:sz w:val="24"/>
          <w:szCs w:val="24"/>
        </w:rPr>
        <w:t xml:space="preserve">Yun, H. (2021). Prediction model of algal blooms using logistic regression and confusion matrix. </w:t>
      </w:r>
      <w:r w:rsidRPr="00937C70">
        <w:rPr>
          <w:rFonts w:ascii="Times New Roman" w:hAnsi="Times New Roman" w:cs="Times New Roman"/>
          <w:i/>
          <w:iCs/>
          <w:noProof/>
          <w:sz w:val="24"/>
          <w:szCs w:val="24"/>
        </w:rPr>
        <w:t>International Journal of Electrical and Computer Engineering</w:t>
      </w:r>
      <w:r w:rsidRPr="00937C70">
        <w:rPr>
          <w:rFonts w:ascii="Times New Roman" w:hAnsi="Times New Roman" w:cs="Times New Roman"/>
          <w:noProof/>
          <w:sz w:val="24"/>
          <w:szCs w:val="24"/>
        </w:rPr>
        <w:t xml:space="preserve">, </w:t>
      </w:r>
      <w:r w:rsidRPr="00937C70">
        <w:rPr>
          <w:rFonts w:ascii="Times New Roman" w:hAnsi="Times New Roman" w:cs="Times New Roman"/>
          <w:i/>
          <w:iCs/>
          <w:noProof/>
          <w:sz w:val="24"/>
          <w:szCs w:val="24"/>
        </w:rPr>
        <w:t>11</w:t>
      </w:r>
      <w:r w:rsidRPr="00937C70">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AF9C9" w14:textId="77777777" w:rsidR="009026A9" w:rsidRDefault="009026A9" w:rsidP="00AB0C8E">
      <w:pPr>
        <w:spacing w:after="0" w:line="240" w:lineRule="auto"/>
      </w:pPr>
      <w:r>
        <w:separator/>
      </w:r>
    </w:p>
  </w:endnote>
  <w:endnote w:type="continuationSeparator" w:id="0">
    <w:p w14:paraId="3C9C87F4" w14:textId="77777777" w:rsidR="009026A9" w:rsidRDefault="009026A9"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0BDB6" w14:textId="77777777" w:rsidR="009026A9" w:rsidRDefault="009026A9" w:rsidP="00AB0C8E">
      <w:pPr>
        <w:spacing w:after="0" w:line="240" w:lineRule="auto"/>
      </w:pPr>
      <w:r>
        <w:separator/>
      </w:r>
    </w:p>
  </w:footnote>
  <w:footnote w:type="continuationSeparator" w:id="0">
    <w:p w14:paraId="156CC1DD" w14:textId="77777777" w:rsidR="009026A9" w:rsidRDefault="009026A9"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5C8C"/>
    <w:rsid w:val="000C6A3F"/>
    <w:rsid w:val="000D11EA"/>
    <w:rsid w:val="000D29E8"/>
    <w:rsid w:val="000D38CC"/>
    <w:rsid w:val="000D61CB"/>
    <w:rsid w:val="000D6EAA"/>
    <w:rsid w:val="000E01A8"/>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3EDA"/>
    <w:rsid w:val="00124FAA"/>
    <w:rsid w:val="001300B6"/>
    <w:rsid w:val="00137A76"/>
    <w:rsid w:val="00140A66"/>
    <w:rsid w:val="001424B7"/>
    <w:rsid w:val="00145EC3"/>
    <w:rsid w:val="001465C7"/>
    <w:rsid w:val="0014669D"/>
    <w:rsid w:val="00146F14"/>
    <w:rsid w:val="00156D38"/>
    <w:rsid w:val="001637E0"/>
    <w:rsid w:val="00166E6F"/>
    <w:rsid w:val="00175255"/>
    <w:rsid w:val="0017601C"/>
    <w:rsid w:val="00182C7E"/>
    <w:rsid w:val="00183968"/>
    <w:rsid w:val="00193228"/>
    <w:rsid w:val="001935C7"/>
    <w:rsid w:val="001A28DA"/>
    <w:rsid w:val="001A6376"/>
    <w:rsid w:val="001B20FD"/>
    <w:rsid w:val="001B2660"/>
    <w:rsid w:val="001C205A"/>
    <w:rsid w:val="001E0A2A"/>
    <w:rsid w:val="001F4CB4"/>
    <w:rsid w:val="0020309C"/>
    <w:rsid w:val="002165EF"/>
    <w:rsid w:val="00217375"/>
    <w:rsid w:val="00222039"/>
    <w:rsid w:val="00225182"/>
    <w:rsid w:val="002264D4"/>
    <w:rsid w:val="00235B8B"/>
    <w:rsid w:val="002412BE"/>
    <w:rsid w:val="002429CC"/>
    <w:rsid w:val="0024521C"/>
    <w:rsid w:val="00246F2B"/>
    <w:rsid w:val="00252822"/>
    <w:rsid w:val="0025616A"/>
    <w:rsid w:val="0026085F"/>
    <w:rsid w:val="0026098F"/>
    <w:rsid w:val="0026744A"/>
    <w:rsid w:val="00270B96"/>
    <w:rsid w:val="0028124E"/>
    <w:rsid w:val="00283801"/>
    <w:rsid w:val="002A5C6B"/>
    <w:rsid w:val="002B0FC3"/>
    <w:rsid w:val="002B1CC0"/>
    <w:rsid w:val="002B26DC"/>
    <w:rsid w:val="002B669B"/>
    <w:rsid w:val="002C2224"/>
    <w:rsid w:val="002C2DF7"/>
    <w:rsid w:val="002C3541"/>
    <w:rsid w:val="002C7B65"/>
    <w:rsid w:val="002D56C0"/>
    <w:rsid w:val="002D66A3"/>
    <w:rsid w:val="002E3972"/>
    <w:rsid w:val="002F59B6"/>
    <w:rsid w:val="0030106B"/>
    <w:rsid w:val="00303795"/>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5F2C"/>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253D"/>
    <w:rsid w:val="004C686B"/>
    <w:rsid w:val="004D0706"/>
    <w:rsid w:val="004E4EF3"/>
    <w:rsid w:val="004F167F"/>
    <w:rsid w:val="004F5E9F"/>
    <w:rsid w:val="005011B7"/>
    <w:rsid w:val="00503BA2"/>
    <w:rsid w:val="005102F8"/>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F167C"/>
    <w:rsid w:val="005F2528"/>
    <w:rsid w:val="005F3141"/>
    <w:rsid w:val="005F325A"/>
    <w:rsid w:val="00600BAA"/>
    <w:rsid w:val="006052C4"/>
    <w:rsid w:val="0060769A"/>
    <w:rsid w:val="0061266C"/>
    <w:rsid w:val="00612A68"/>
    <w:rsid w:val="006130DE"/>
    <w:rsid w:val="0061460B"/>
    <w:rsid w:val="0062088F"/>
    <w:rsid w:val="00626DD7"/>
    <w:rsid w:val="00627DAA"/>
    <w:rsid w:val="00631839"/>
    <w:rsid w:val="00637147"/>
    <w:rsid w:val="00640998"/>
    <w:rsid w:val="00641860"/>
    <w:rsid w:val="00642E87"/>
    <w:rsid w:val="00644DB8"/>
    <w:rsid w:val="00651F97"/>
    <w:rsid w:val="0065514D"/>
    <w:rsid w:val="00665306"/>
    <w:rsid w:val="00667838"/>
    <w:rsid w:val="00670E5F"/>
    <w:rsid w:val="00675109"/>
    <w:rsid w:val="006857F8"/>
    <w:rsid w:val="00686545"/>
    <w:rsid w:val="006865B1"/>
    <w:rsid w:val="006A6C4F"/>
    <w:rsid w:val="006A6D1E"/>
    <w:rsid w:val="006B0967"/>
    <w:rsid w:val="006B41A3"/>
    <w:rsid w:val="006B74D1"/>
    <w:rsid w:val="006C1324"/>
    <w:rsid w:val="006C6F8E"/>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12F5"/>
    <w:rsid w:val="007B7D75"/>
    <w:rsid w:val="007C686A"/>
    <w:rsid w:val="007D0785"/>
    <w:rsid w:val="007D237E"/>
    <w:rsid w:val="007D38F6"/>
    <w:rsid w:val="007D3BA4"/>
    <w:rsid w:val="007D422F"/>
    <w:rsid w:val="007D5D7E"/>
    <w:rsid w:val="007E0542"/>
    <w:rsid w:val="007E4B15"/>
    <w:rsid w:val="00807CC8"/>
    <w:rsid w:val="00824E17"/>
    <w:rsid w:val="008265AE"/>
    <w:rsid w:val="00835A0B"/>
    <w:rsid w:val="00853533"/>
    <w:rsid w:val="0086387D"/>
    <w:rsid w:val="00867C81"/>
    <w:rsid w:val="00871D20"/>
    <w:rsid w:val="008816DE"/>
    <w:rsid w:val="00881794"/>
    <w:rsid w:val="0088193B"/>
    <w:rsid w:val="008866DB"/>
    <w:rsid w:val="0088673E"/>
    <w:rsid w:val="0089390C"/>
    <w:rsid w:val="00897A06"/>
    <w:rsid w:val="008A01E0"/>
    <w:rsid w:val="008A2676"/>
    <w:rsid w:val="008A4CA5"/>
    <w:rsid w:val="008A4F7F"/>
    <w:rsid w:val="008C4F50"/>
    <w:rsid w:val="008C643F"/>
    <w:rsid w:val="008D14B4"/>
    <w:rsid w:val="008D2CE4"/>
    <w:rsid w:val="008D36CB"/>
    <w:rsid w:val="008D392F"/>
    <w:rsid w:val="008F5332"/>
    <w:rsid w:val="009026A9"/>
    <w:rsid w:val="00903226"/>
    <w:rsid w:val="009048EC"/>
    <w:rsid w:val="00913288"/>
    <w:rsid w:val="00921444"/>
    <w:rsid w:val="009219BA"/>
    <w:rsid w:val="0093196E"/>
    <w:rsid w:val="00934377"/>
    <w:rsid w:val="00937C70"/>
    <w:rsid w:val="00942D67"/>
    <w:rsid w:val="00945F6D"/>
    <w:rsid w:val="00947E07"/>
    <w:rsid w:val="00955609"/>
    <w:rsid w:val="00956385"/>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1160"/>
    <w:rsid w:val="00A03373"/>
    <w:rsid w:val="00A12A90"/>
    <w:rsid w:val="00A153F3"/>
    <w:rsid w:val="00A23445"/>
    <w:rsid w:val="00A238CC"/>
    <w:rsid w:val="00A31B83"/>
    <w:rsid w:val="00A401CD"/>
    <w:rsid w:val="00A47F3B"/>
    <w:rsid w:val="00A52717"/>
    <w:rsid w:val="00A56184"/>
    <w:rsid w:val="00A5644C"/>
    <w:rsid w:val="00A7018A"/>
    <w:rsid w:val="00A70C2E"/>
    <w:rsid w:val="00A77C92"/>
    <w:rsid w:val="00A83181"/>
    <w:rsid w:val="00A854F9"/>
    <w:rsid w:val="00A85C93"/>
    <w:rsid w:val="00A864EA"/>
    <w:rsid w:val="00A97730"/>
    <w:rsid w:val="00AA68A7"/>
    <w:rsid w:val="00AA6B27"/>
    <w:rsid w:val="00AB0C8E"/>
    <w:rsid w:val="00AB3367"/>
    <w:rsid w:val="00AB3617"/>
    <w:rsid w:val="00AB4576"/>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72CF0"/>
    <w:rsid w:val="00B807AE"/>
    <w:rsid w:val="00B8463C"/>
    <w:rsid w:val="00B85AD0"/>
    <w:rsid w:val="00B914D5"/>
    <w:rsid w:val="00B9159C"/>
    <w:rsid w:val="00B930FD"/>
    <w:rsid w:val="00B935BA"/>
    <w:rsid w:val="00B93BD8"/>
    <w:rsid w:val="00BB1C8D"/>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50A4"/>
    <w:rsid w:val="00C1656C"/>
    <w:rsid w:val="00C21FB3"/>
    <w:rsid w:val="00C23CC7"/>
    <w:rsid w:val="00C257D9"/>
    <w:rsid w:val="00C37911"/>
    <w:rsid w:val="00C444EB"/>
    <w:rsid w:val="00C52FAB"/>
    <w:rsid w:val="00C57E71"/>
    <w:rsid w:val="00C66458"/>
    <w:rsid w:val="00C669B2"/>
    <w:rsid w:val="00C71AA2"/>
    <w:rsid w:val="00C7308F"/>
    <w:rsid w:val="00C76742"/>
    <w:rsid w:val="00C819BE"/>
    <w:rsid w:val="00C84DDE"/>
    <w:rsid w:val="00C860B6"/>
    <w:rsid w:val="00C94CBF"/>
    <w:rsid w:val="00CA0906"/>
    <w:rsid w:val="00CA2F43"/>
    <w:rsid w:val="00CA5C5C"/>
    <w:rsid w:val="00CB3436"/>
    <w:rsid w:val="00CB5FD1"/>
    <w:rsid w:val="00CC7DDC"/>
    <w:rsid w:val="00CD2833"/>
    <w:rsid w:val="00CE0FCD"/>
    <w:rsid w:val="00CF01AB"/>
    <w:rsid w:val="00CF308F"/>
    <w:rsid w:val="00D04D87"/>
    <w:rsid w:val="00D12939"/>
    <w:rsid w:val="00D14A4E"/>
    <w:rsid w:val="00D37FC4"/>
    <w:rsid w:val="00D5083E"/>
    <w:rsid w:val="00D609E6"/>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A28CE"/>
    <w:rsid w:val="00EA3CF1"/>
    <w:rsid w:val="00EA4478"/>
    <w:rsid w:val="00EB6849"/>
    <w:rsid w:val="00EB6A4D"/>
    <w:rsid w:val="00EB71BC"/>
    <w:rsid w:val="00EB7478"/>
    <w:rsid w:val="00EC1930"/>
    <w:rsid w:val="00ED101D"/>
    <w:rsid w:val="00ED3725"/>
    <w:rsid w:val="00ED418F"/>
    <w:rsid w:val="00EF3691"/>
    <w:rsid w:val="00F03D18"/>
    <w:rsid w:val="00F15885"/>
    <w:rsid w:val="00F222B0"/>
    <w:rsid w:val="00F32076"/>
    <w:rsid w:val="00F350E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20</Pages>
  <Words>15760</Words>
  <Characters>89835</Characters>
  <Application>Microsoft Office Word</Application>
  <DocSecurity>0</DocSecurity>
  <Lines>748</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3</cp:revision>
  <dcterms:created xsi:type="dcterms:W3CDTF">2023-03-12T03:40:00Z</dcterms:created>
  <dcterms:modified xsi:type="dcterms:W3CDTF">2023-03-12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